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37788E22"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DF1F88">
        <w:instrText xml:space="preserve"> ADDIN ZOTERO_ITEM CSL_CITATION {"citationID":"JUu2U5lH","properties":{"formattedCitation":"(Psistaki et al., 2024)","plainCitation":"(Psistaki et al., 2024)","noteIndex":0},"citationItems":[{"id":"RF3bxnaG/4hDGGXjd","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0F26462"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DF1F88">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RF3bxnaG/6kBdSw70","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5FC20BB2"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D7B07">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1ED36C1E"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D7B07">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634287FD"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D7B07">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33D7CE5E"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D7B07">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1525CC4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D7B07">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403366B9"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D7B07">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643B636D" w14:textId="295EBB85" w:rsidR="009343D6" w:rsidRDefault="00000000" w:rsidP="009343D6">
      <w:pPr>
        <w:spacing w:line="360" w:lineRule="auto"/>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0</m:t>
                    </m:r>
                  </m:e>
                  <m:sub>
                    <m:r>
                      <w:rPr>
                        <w:rFonts w:ascii="Cambria Math" w:hAnsi="Cambria Math"/>
                      </w:rPr>
                      <m:t>1</m:t>
                    </m:r>
                  </m:sub>
                </m:sSub>
                <m:r>
                  <w:rPr>
                    <w:rFonts w:ascii="Cambria Math" w:hAnsi="Cambria Math"/>
                  </w:rPr>
                  <m:t>:Δ</m:t>
                </m:r>
                <m:r>
                  <w:rPr>
                    <w:rFonts w:ascii="Cambria Math" w:hAnsi="Cambria Math"/>
                    <w:u w:val="single"/>
                  </w:rPr>
                  <m:t>&lt;</m:t>
                </m:r>
                <m:r>
                  <w:rPr>
                    <w:rFonts w:ascii="Cambria Math" w:hAnsi="Cambria Math"/>
                  </w:rPr>
                  <m:t xml:space="preserve"> -</m:t>
                </m:r>
                <m:sSub>
                  <m:sSubPr>
                    <m:ctrlPr>
                      <w:rPr>
                        <w:rFonts w:ascii="Cambria Math" w:hAnsi="Cambria Math"/>
                        <w:i/>
                        <w:vertAlign w:val="subscript"/>
                      </w:rPr>
                    </m:ctrlPr>
                  </m:sSubPr>
                  <m:e>
                    <m:r>
                      <w:rPr>
                        <w:rFonts w:ascii="Cambria Math" w:hAnsi="Cambria Math"/>
                      </w:rPr>
                      <m:t>Δ</m:t>
                    </m:r>
                  </m:e>
                  <m:sub>
                    <m:r>
                      <w:rPr>
                        <w:rFonts w:ascii="Cambria Math" w:hAnsi="Cambria Math"/>
                        <w:vertAlign w:val="subscript"/>
                      </w:rPr>
                      <m:t>L</m:t>
                    </m:r>
                  </m:sub>
                </m:sSub>
              </m:e>
            </m:mr>
            <m:mr>
              <m:e>
                <m:r>
                  <w:rPr>
                    <w:rFonts w:ascii="Cambria Math" w:hAnsi="Cambria Math"/>
                  </w:rPr>
                  <m:t>and</m:t>
                </m:r>
              </m:e>
            </m:mr>
            <m:mr>
              <m:e>
                <m:sSub>
                  <m:sSubPr>
                    <m:ctrlPr>
                      <w:rPr>
                        <w:rFonts w:ascii="Cambria Math" w:hAnsi="Cambria Math"/>
                        <w:i/>
                      </w:rPr>
                    </m:ctrlPr>
                  </m:sSubPr>
                  <m:e>
                    <m:r>
                      <w:rPr>
                        <w:rFonts w:ascii="Cambria Math" w:hAnsi="Cambria Math"/>
                      </w:rPr>
                      <m:t>H0</m:t>
                    </m:r>
                  </m:e>
                  <m:sub>
                    <m:r>
                      <w:rPr>
                        <w:rFonts w:ascii="Cambria Math" w:hAnsi="Cambria Math"/>
                      </w:rPr>
                      <m:t>2</m:t>
                    </m:r>
                  </m:sub>
                </m:sSub>
                <m:r>
                  <w:rPr>
                    <w:rFonts w:ascii="Cambria Math" w:hAnsi="Cambria Math"/>
                  </w:rPr>
                  <m:t xml:space="preserve">:Δ </m:t>
                </m:r>
                <m:r>
                  <w:rPr>
                    <w:rFonts w:ascii="Cambria Math" w:hAnsi="Cambria Math"/>
                    <w:u w:val="single"/>
                  </w:rPr>
                  <m:t>&gt;</m:t>
                </m:r>
                <m:r>
                  <w:rPr>
                    <w:rFonts w:ascii="Cambria Math" w:hAnsi="Cambria Math"/>
                  </w:rPr>
                  <m:t xml:space="preserve"> </m:t>
                </m:r>
                <m:sSub>
                  <m:sSubPr>
                    <m:ctrlPr>
                      <w:rPr>
                        <w:rFonts w:ascii="Cambria Math" w:hAnsi="Cambria Math"/>
                        <w:i/>
                        <w:vertAlign w:val="subscript"/>
                      </w:rPr>
                    </m:ctrlPr>
                  </m:sSubPr>
                  <m:e>
                    <m:r>
                      <w:rPr>
                        <w:rFonts w:ascii="Cambria Math" w:hAnsi="Cambria Math"/>
                      </w:rPr>
                      <m:t>Δ</m:t>
                    </m:r>
                  </m:e>
                  <m:sub>
                    <m:r>
                      <w:rPr>
                        <w:rFonts w:ascii="Cambria Math" w:hAnsi="Cambria Math"/>
                        <w:vertAlign w:val="subscript"/>
                      </w:rPr>
                      <m:t>U</m:t>
                    </m:r>
                  </m:sub>
                </m:sSub>
              </m:e>
            </m:mr>
          </m:m>
        </m:oMath>
      </m:oMathPara>
    </w:p>
    <w:p w14:paraId="2C07E800" w14:textId="4D27035B" w:rsidR="009E0A24" w:rsidRDefault="00C54E76" w:rsidP="00FF639F">
      <w:pPr>
        <w:spacing w:line="360" w:lineRule="auto"/>
        <w:ind w:firstLine="360"/>
        <w:rPr>
          <w:b/>
          <w:bCs/>
        </w:rPr>
      </w:pPr>
      <w:r>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69BB195E"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Given that this research aims to identify changes in forest height between two points in time with sampled measurements, a two-sample t-test is appropriat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r w:rsidR="00702F59">
        <w:t xml:space="preserve"> The Wilcoxon statistic, W, </w:t>
      </w:r>
      <w:r w:rsidR="00DF1F88">
        <w:t xml:space="preserve">is the smaller of the rank totals between the two samples </w:t>
      </w:r>
      <w:r w:rsidR="00DF1F88">
        <w:fldChar w:fldCharType="begin"/>
      </w:r>
      <w:r w:rsidR="00DF1F88">
        <w:instrText xml:space="preserve"> ADDIN ZOTERO_ITEM CSL_CITATION {"citationID":"jTMBO3kl","properties":{"formattedCitation":"(Hole, 2015)","plainCitation":"(Hole, 2015)","noteIndex":0},"citationItems":[{"id":397,"uris":["http://zotero.org/users/16907877/items/NDG2EPNH"],"itemData":{"id":397,"type":"chapter","container-title":"Research Skills One","edition":"1.0","event-place":"University of Sussex","publisher-place":"University of Sussex","title":"The Wilcoxon test","author":[{"family":"Hole","given":"Graham"}],"issued":{"date-parts":[["2015",10,5]]},"citation-key":"holeWilcoxonTest2015"}}],"schema":"https://github.com/citation-style-language/schema/raw/master/csl-citation.json"} </w:instrText>
      </w:r>
      <w:r w:rsidR="00DF1F88">
        <w:fldChar w:fldCharType="separate"/>
      </w:r>
      <w:r w:rsidR="00DF1F88" w:rsidRPr="00DF1F88">
        <w:t>(Hole, 2015)</w:t>
      </w:r>
      <w:r w:rsidR="00DF1F88">
        <w:fldChar w:fldCharType="end"/>
      </w:r>
      <w:r w:rsidR="00DF1F88">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186B51B7" w:rsidR="00BB77A8" w:rsidRDefault="004113E2" w:rsidP="001B3659">
      <w:pPr>
        <w:spacing w:line="360" w:lineRule="auto"/>
        <w:rPr>
          <w:color w:val="000000" w:themeColor="text1"/>
        </w:rPr>
      </w:pPr>
      <w:r>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t xml:space="preserve"> </w:t>
      </w:r>
      <w:r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Pr="0040179C">
        <w:t>, returing</w:t>
      </w:r>
      <w:r>
        <w:t xml:space="preserve">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EarthSof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1B2C1A">
        <w:rPr>
          <w:color w:val="000000" w:themeColor="text1"/>
        </w:rPr>
        <w:t xml:space="preserve"> </w:t>
      </w:r>
      <w:r>
        <w:rPr>
          <w:color w:val="000000" w:themeColor="text1"/>
        </w:rPr>
        <w:t>value provides a more practical look at the strength of the trend</w:t>
      </w:r>
      <w:r w:rsidR="001B2C1A">
        <w:rPr>
          <w:color w:val="000000" w:themeColor="text1"/>
        </w:rPr>
        <w:t>,</w:t>
      </w:r>
      <w:r>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lastRenderedPageBreak/>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22CE59A3"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 xml:space="preserve">ICESat-2 intentionally employs an off-nadir pointing at mid-latitudes to fill gaps </w:t>
      </w:r>
      <w:r>
        <w:lastRenderedPageBreak/>
        <w:t>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DF1F88">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RF3bxnaG/aQbCbRKy","uris":["http://zotero.org/users/local/cacSD1vw/i</w:instrText>
      </w:r>
      <w:r w:rsidR="00DF1F88" w:rsidRPr="00DF1F88">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05198A53"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Pr="002D7B07">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44E0BB5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 xml:space="preserve">-as </w:t>
      </w:r>
      <w:r w:rsidR="006B2787">
        <w:t>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w:t>
      </w:r>
      <w:r w:rsidR="009623B9">
        <w:t xml:space="preserve"> </w:t>
      </w:r>
      <w:r w:rsidR="009623B9">
        <w:t>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4A29CDAD" w14:textId="6C24D0DD" w:rsidR="00336B77" w:rsidRDefault="009623B9" w:rsidP="003C2C51">
      <w:pPr>
        <w:spacing w:line="360" w:lineRule="auto"/>
        <w:ind w:firstLine="360"/>
      </w:pPr>
      <w:r>
        <w:t xml:space="preserve">From </w:t>
      </w:r>
      <w:r w:rsidR="00D8531F">
        <w:t xml:space="preserve">the </w:t>
      </w:r>
      <w:r>
        <w:t>FIA remeasurement plots</w:t>
      </w:r>
      <w:r w:rsidR="00D8531F">
        <w:t>, increment and net</w:t>
      </w:r>
      <w:r>
        <w:t xml:space="preserve"> change </w:t>
      </w:r>
      <w:r w:rsidR="00D8531F">
        <w:t xml:space="preserve">are </w:t>
      </w:r>
      <w:r w:rsidR="006B2787">
        <w:t>our</w:t>
      </w:r>
      <w:r>
        <w:t xml:space="preserve"> primary </w:t>
      </w:r>
      <w:r w:rsidR="006B2787">
        <w:t>metrics</w:t>
      </w:r>
      <w:r>
        <w:t>.</w:t>
      </w:r>
      <w:r w:rsidR="00D8531F">
        <w:t xml:space="preserve"> Increment </w:t>
      </w:r>
      <w:r w:rsidR="006B2787">
        <w:t>represents the annual,</w:t>
      </w:r>
      <w:r w:rsidR="00D8531F">
        <w:t xml:space="preserve"> year-over-year growth </w:t>
      </w:r>
      <w:r w:rsidR="006B2787">
        <w:t xml:space="preserve">for individual </w:t>
      </w:r>
      <w:r w:rsidR="00D8531F">
        <w:t>trees</w:t>
      </w:r>
      <w:r w:rsidR="006B2787">
        <w:t xml:space="preserve"> </w:t>
      </w:r>
      <w:r w:rsidR="00D8531F">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previous</m:t>
                  </m:r>
                </m:sub>
              </m:sSub>
            </m:num>
            <m:den>
              <m:r>
                <w:rPr>
                  <w:rFonts w:ascii="Cambria Math" w:hAnsi="Cambria Math"/>
                </w:rPr>
                <m:t>remeasur</m:t>
              </m:r>
              <m:r>
                <w:rPr>
                  <w:rFonts w:ascii="Cambria Math" w:hAnsi="Cambria Math"/>
                </w:rPr>
                <m:t>e</m:t>
              </m:r>
              <m:r>
                <w:rPr>
                  <w:rFonts w:ascii="Cambria Math" w:hAnsi="Cambria Math"/>
                </w:rPr>
                <m:t>ment period</m:t>
              </m:r>
            </m:den>
          </m:f>
        </m:oMath>
      </m:oMathPara>
    </w:p>
    <w:p w14:paraId="19FD2828" w14:textId="6790A863" w:rsidR="00D8531F" w:rsidRPr="00D8531F" w:rsidRDefault="00D8531F" w:rsidP="003C2C51">
      <w:pPr>
        <w:spacing w:line="360" w:lineRule="auto"/>
        <w:ind w:firstLine="360"/>
      </w:pPr>
      <w:r>
        <w:t>Net change</w:t>
      </w:r>
      <w:r w:rsidR="006B2787">
        <w:t xml:space="preserve"> scales this annual increment to match the timeframe of our ATL08 segments, 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3C2C51">
        <w:t>. Net change is</w:t>
      </w:r>
      <w:r w:rsidR="006B2787">
        <w:t xml:space="preserve"> 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m:t>
          </m:r>
          <m:r>
            <w:rPr>
              <w:rFonts w:ascii="Cambria Math" w:hAnsi="Cambria Math"/>
            </w:rPr>
            <m:t>*</m:t>
          </m:r>
          <m:r>
            <w:rPr>
              <w:rFonts w:ascii="Cambria Math" w:hAnsi="Cambria Math"/>
            </w:rPr>
            <m:t>Segment Timeframe</m:t>
          </m:r>
        </m:oMath>
      </m:oMathPara>
    </w:p>
    <w:p w14:paraId="2D09489A" w14:textId="47685A26" w:rsidR="009623B9" w:rsidRDefault="004216C4" w:rsidP="009623B9">
      <w:pPr>
        <w:spacing w:line="360" w:lineRule="auto"/>
        <w:ind w:firstLine="360"/>
      </w:pPr>
      <w:r>
        <w:t xml:space="preserve">Records with negative </w:t>
      </w:r>
      <w:r w:rsidR="003C2C51">
        <w:t xml:space="preserve">net </w:t>
      </w:r>
      <w:r>
        <w:t xml:space="preserve">change were removed, as these were </w:t>
      </w:r>
      <w:r w:rsidR="003C2C51">
        <w:t>possible errors</w:t>
      </w:r>
      <w:r>
        <w:t xml:space="preserve"> of the FIA sampling protocol.</w:t>
      </w:r>
      <w:r w:rsidR="006B2787">
        <w:t xml:space="preserve"> W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lastRenderedPageBreak/>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in canopy height over time</w:t>
      </w:r>
      <w:r w:rsidR="00AC0C22">
        <w:t xml:space="preserv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xml:space="preserve">, </w:t>
      </w:r>
      <w:r w:rsidR="00E27190">
        <w:t>approximat</w:t>
      </w:r>
      <w:r w:rsidR="00E27190">
        <w:t>ing the r</w:t>
      </w:r>
      <w:r w:rsidR="00E27190">
        <w:t>ate of change from year</w:t>
      </w:r>
      <w:r w:rsidR="00E27190">
        <w:t>-</w:t>
      </w:r>
      <w:r w:rsidR="00E27190">
        <w:t>to</w:t>
      </w:r>
      <w:r w:rsidR="00E27190">
        <w:t>-</w:t>
      </w:r>
      <w:r w:rsidR="00E27190">
        <w:t>year</w:t>
      </w:r>
      <w:r w:rsidR="00E27190">
        <w:t>,</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034CFFC4"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 S, and 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accommodate</w:t>
      </w:r>
      <w:r w:rsidR="00E27190">
        <w:t xml:space="preserve">s </w:t>
      </w:r>
      <w:r w:rsidR="00E27190">
        <w:t>the unequal sample sizes between years of ATL08 data</w:t>
      </w:r>
      <w:r w:rsidR="00E27190">
        <w:t xml:space="preserve">,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3A639CCD" w14:textId="49C7D6F5" w:rsidR="000542A1" w:rsidRDefault="008638FC" w:rsidP="00FF639F">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411AC60B" w:rsidR="00595F83" w:rsidRPr="00595F83" w:rsidRDefault="00595F83" w:rsidP="00595F83">
      <w:pPr>
        <w:tabs>
          <w:tab w:val="left" w:pos="3120"/>
        </w:tabs>
        <w:spacing w:line="360" w:lineRule="auto"/>
      </w:pPr>
      <w:r w:rsidRPr="00595F83">
        <w:lastRenderedPageBreak/>
        <w:t>ATL08 demonstrates strong correlation with reference ALS data in canopy height estimation (Figure 8). With an R2 of 0.8</w:t>
      </w:r>
      <w:r>
        <w:t>8</w:t>
      </w:r>
      <w:r w:rsidRPr="00595F83">
        <w:t xml:space="preserve"> and an RMSE of 2.</w:t>
      </w:r>
      <w:r>
        <w:t>64</w:t>
      </w:r>
      <w:r w:rsidRPr="00595F83">
        <w:t xml:space="preserve"> meters, ATL08 appears to be adequately estimating canopy heights within the study area. The greater dispersion of points below the regression line (red line) is indicative of an overall underestimation of canopy height by ATL08 in comparison to ALS data. </w:t>
      </w:r>
    </w:p>
    <w:p w14:paraId="424FF794" w14:textId="578447BD" w:rsidR="00F12D18" w:rsidRDefault="00825129" w:rsidP="00F12D18">
      <w:pPr>
        <w:keepNext/>
        <w:tabs>
          <w:tab w:val="left" w:pos="3120"/>
        </w:tabs>
        <w:spacing w:line="360" w:lineRule="auto"/>
        <w:jc w:val="center"/>
      </w:pPr>
      <w:r>
        <w:rPr>
          <w:b/>
          <w:bCs/>
          <w:noProof/>
        </w:rPr>
        <w:drawing>
          <wp:inline distT="0" distB="0" distL="0" distR="0" wp14:anchorId="7C950DA5" wp14:editId="690169F1">
            <wp:extent cx="5486400" cy="34290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A3C765F" w14:textId="3DEA20ED" w:rsidR="00595F83"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2D7B07">
        <w:rPr>
          <w:b w:val="0"/>
          <w:bCs w:val="0"/>
          <w:i/>
          <w:iCs/>
          <w:noProof/>
          <w:sz w:val="22"/>
          <w:szCs w:val="22"/>
        </w:rPr>
        <w:t>9</w:t>
      </w:r>
      <w:r w:rsidRPr="00F12D18">
        <w:rPr>
          <w:b w:val="0"/>
          <w:bCs w:val="0"/>
          <w:i/>
          <w:iCs/>
          <w:sz w:val="22"/>
          <w:szCs w:val="22"/>
        </w:rPr>
        <w:fldChar w:fldCharType="end"/>
      </w:r>
      <w:r w:rsidRPr="00F12D18">
        <w:rPr>
          <w:b w:val="0"/>
          <w:bCs w:val="0"/>
          <w:i/>
          <w:iCs/>
          <w:sz w:val="22"/>
          <w:szCs w:val="22"/>
        </w:rPr>
        <w:t>: Correlation of canopy heights estimated by ALS and ATL08. Canopy heights are reported in meters above ground surface.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6E308E54" w14:textId="4D19A831" w:rsidR="00595F83" w:rsidRDefault="00595F83" w:rsidP="00F12D18">
      <w:pPr>
        <w:spacing w:line="360" w:lineRule="auto"/>
        <w:ind w:firstLine="360"/>
      </w:pPr>
      <w:r w:rsidRPr="00595F83">
        <w:t>KDE plots show an overall agreement in the distribution of ALS canopy heights across groups (ICESat-2 years). These distributions are primarily centered around ~20 meters.</w:t>
      </w:r>
    </w:p>
    <w:p w14:paraId="59100B79" w14:textId="77777777" w:rsidR="00F12D18" w:rsidRDefault="006020A9" w:rsidP="00F12D18">
      <w:pPr>
        <w:keepNext/>
        <w:spacing w:line="360" w:lineRule="auto"/>
        <w:jc w:val="center"/>
      </w:pPr>
      <w:r>
        <w:rPr>
          <w:noProof/>
        </w:rPr>
        <w:lastRenderedPageBreak/>
        <w:drawing>
          <wp:inline distT="0" distB="0" distL="0" distR="0" wp14:anchorId="6ADE373E" wp14:editId="35FF4B00">
            <wp:extent cx="5118744" cy="3200400"/>
            <wp:effectExtent l="0" t="0" r="5715" b="0"/>
            <wp:docPr id="2023944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8744" cy="3200400"/>
                    </a:xfrm>
                    <a:prstGeom prst="rect">
                      <a:avLst/>
                    </a:prstGeom>
                    <a:noFill/>
                    <a:ln>
                      <a:noFill/>
                    </a:ln>
                  </pic:spPr>
                </pic:pic>
              </a:graphicData>
            </a:graphic>
          </wp:inline>
        </w:drawing>
      </w:r>
    </w:p>
    <w:p w14:paraId="5C0BF497" w14:textId="684B65FD" w:rsidR="006020A9"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2D7B07">
        <w:rPr>
          <w:b w:val="0"/>
          <w:bCs w:val="0"/>
          <w:i/>
          <w:iCs/>
          <w:noProof/>
          <w:sz w:val="22"/>
          <w:szCs w:val="22"/>
        </w:rPr>
        <w:t>10</w:t>
      </w:r>
      <w:r w:rsidRPr="00F12D18">
        <w:rPr>
          <w:b w:val="0"/>
          <w:bCs w:val="0"/>
          <w:i/>
          <w:iCs/>
          <w:sz w:val="22"/>
          <w:szCs w:val="22"/>
        </w:rPr>
        <w:fldChar w:fldCharType="end"/>
      </w:r>
      <w:r w:rsidRPr="00F12D18">
        <w:rPr>
          <w:b w:val="0"/>
          <w:bCs w:val="0"/>
          <w:i/>
          <w:iCs/>
          <w:sz w:val="22"/>
          <w:szCs w:val="22"/>
        </w:rPr>
        <w:t xml:space="preserve">: </w:t>
      </w:r>
      <w:r w:rsidRPr="00F12D18">
        <w:rPr>
          <w:b w:val="0"/>
          <w:bCs w:val="0"/>
          <w:i/>
          <w:iCs/>
          <w:color w:val="000000" w:themeColor="text1"/>
          <w:sz w:val="22"/>
          <w:szCs w:val="22"/>
        </w:rPr>
        <w:t>KDE plot showing distributions of canopy height between groups of ALS data</w:t>
      </w:r>
      <w:r w:rsidR="003B5413">
        <w:rPr>
          <w:b w:val="0"/>
          <w:bCs w:val="0"/>
          <w:i/>
          <w:iCs/>
          <w:color w:val="000000" w:themeColor="text1"/>
          <w:sz w:val="22"/>
          <w:szCs w:val="22"/>
        </w:rPr>
        <w:t xml:space="preserve"> extracted within ATL08 segments in study area</w:t>
      </w:r>
      <w:r w:rsidRPr="00F12D18">
        <w:rPr>
          <w:b w:val="0"/>
          <w:bCs w:val="0"/>
          <w:i/>
          <w:iCs/>
          <w:color w:val="000000" w:themeColor="text1"/>
          <w:sz w:val="22"/>
          <w:szCs w:val="22"/>
        </w:rPr>
        <w:t xml:space="preserve">. Distributions </w:t>
      </w:r>
      <w:r w:rsidR="003B5413">
        <w:rPr>
          <w:b w:val="0"/>
          <w:bCs w:val="0"/>
          <w:i/>
          <w:iCs/>
          <w:color w:val="000000" w:themeColor="text1"/>
          <w:sz w:val="22"/>
          <w:szCs w:val="22"/>
        </w:rPr>
        <w:t>colors correspond to the segment year of collection</w:t>
      </w:r>
      <w:r w:rsidRPr="00F12D18">
        <w:rPr>
          <w:b w:val="0"/>
          <w:bCs w:val="0"/>
          <w:i/>
          <w:iCs/>
          <w:color w:val="000000" w:themeColor="text1"/>
          <w:sz w:val="22"/>
          <w:szCs w:val="22"/>
        </w:rPr>
        <w:t>. Dashed vertical lines indicate median canopy height values for each distribution.</w:t>
      </w:r>
    </w:p>
    <w:p w14:paraId="524BB74B" w14:textId="014EA607" w:rsidR="00595F83" w:rsidRPr="00595F83" w:rsidRDefault="00595F83" w:rsidP="003B5413">
      <w:pPr>
        <w:spacing w:line="360" w:lineRule="auto"/>
        <w:ind w:firstLine="360"/>
      </w:pPr>
      <w:bookmarkStart w:id="64" w:name="_Hlk196592665"/>
      <w:bookmarkStart w:id="65" w:name="_Toc195460514"/>
      <w:r w:rsidRPr="00595F83">
        <w:t xml:space="preserve">The Anderson-Darling test was performed using a null hypothesis that ALS data </w:t>
      </w:r>
      <w:r w:rsidR="002C2309">
        <w:t xml:space="preserve">across the sample of forests </w:t>
      </w:r>
      <w:r w:rsidRPr="00595F83">
        <w:t xml:space="preserve">came from the normal distribution. </w:t>
      </w:r>
      <w:r w:rsidR="002C2309">
        <w:t>A</w:t>
      </w:r>
      <w:r w:rsidRPr="00595F83">
        <w:t xml:space="preserve"> resulting p-value &lt; 0.001 and Anderson-Darling statistic of 263.1</w:t>
      </w:r>
      <w:r w:rsidR="00D4405A">
        <w:t>1</w:t>
      </w:r>
      <w:r w:rsidR="002C2309">
        <w:t xml:space="preserve"> indicate that the sample of forest heights is </w:t>
      </w:r>
      <w:r w:rsidRPr="00595F83">
        <w:t xml:space="preserve">not normally distributed. </w:t>
      </w:r>
    </w:p>
    <w:bookmarkEnd w:id="64"/>
    <w:p w14:paraId="4B179960" w14:textId="77777777" w:rsidR="001F7AF2" w:rsidRDefault="00595F83" w:rsidP="001F7AF2">
      <w:pPr>
        <w:spacing w:line="360" w:lineRule="auto"/>
        <w:ind w:firstLine="360"/>
        <w:jc w:val="center"/>
      </w:pPr>
      <w:r w:rsidRPr="00595F83">
        <w:t xml:space="preserve">Bootstrapped TOST </w:t>
      </w:r>
      <w:r w:rsidR="004B7332" w:rsidRPr="00595F83">
        <w:t>reveals</w:t>
      </w:r>
      <w:r w:rsidRPr="00595F83">
        <w:t xml:space="preserve"> that all groups of ALS data are practically equivalen</w:t>
      </w:r>
      <w:r w:rsidR="001644BF">
        <w:t>t</w:t>
      </w:r>
      <w:r w:rsidRPr="00595F83">
        <w:t xml:space="preserve"> above a margin of 2 meters (Figure 10)</w:t>
      </w:r>
      <w:r w:rsidR="006D7784">
        <w:t xml:space="preserve">, </w:t>
      </w:r>
      <w:r w:rsidRPr="00595F83">
        <w:t xml:space="preserve">as below </w:t>
      </w:r>
      <w:r w:rsidR="006D7784">
        <w:t xml:space="preserve">this </w:t>
      </w:r>
      <w:r w:rsidRPr="00595F83">
        <w:t>bound</w:t>
      </w:r>
      <w:r w:rsidR="006D7784">
        <w:t xml:space="preserve"> </w:t>
      </w:r>
      <w:r w:rsidRPr="00595F83">
        <w:t xml:space="preserve">not all groups demonstrate equivalence. When comparing group pairs of ALS data, </w:t>
      </w:r>
      <w:r w:rsidR="001F13C1">
        <w:t>C and F</w:t>
      </w:r>
      <w:r w:rsidRPr="00595F83">
        <w:t xml:space="preserve"> demonstrate the highest level of equivalence within a threshold of 0.25 meters. In contrast, </w:t>
      </w:r>
      <w:r w:rsidR="001644BF">
        <w:t>A demonstrates the lowest level of equivalence with groups C, E, and F</w:t>
      </w:r>
      <w:r w:rsidRPr="00595F83">
        <w:t xml:space="preserve"> </w:t>
      </w:r>
      <w:r w:rsidR="001644BF">
        <w:t xml:space="preserve">only </w:t>
      </w:r>
      <w:r w:rsidRPr="00595F83">
        <w:t>within a threshold of 2 meters</w:t>
      </w:r>
      <w:r w:rsidR="00481E6A">
        <w:t>.</w:t>
      </w:r>
    </w:p>
    <w:p w14:paraId="564F49A2" w14:textId="77777777" w:rsidR="001F7AF2" w:rsidRDefault="001F7AF2" w:rsidP="001F7AF2">
      <w:pPr>
        <w:keepNext/>
        <w:spacing w:line="360" w:lineRule="auto"/>
        <w:ind w:firstLine="360"/>
        <w:jc w:val="center"/>
      </w:pPr>
      <w:r>
        <w:rPr>
          <w:noProof/>
        </w:rPr>
        <w:lastRenderedPageBreak/>
        <w:drawing>
          <wp:inline distT="0" distB="0" distL="0" distR="0" wp14:anchorId="4E28B2C7" wp14:editId="3A87191A">
            <wp:extent cx="5120640" cy="3200400"/>
            <wp:effectExtent l="0" t="0" r="3810" b="0"/>
            <wp:docPr id="1802265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C336A2A" w14:textId="0BBC8381" w:rsidR="004509E0" w:rsidRPr="001F7AF2" w:rsidRDefault="001F7AF2" w:rsidP="001F7AF2">
      <w:pPr>
        <w:pStyle w:val="Caption"/>
        <w:spacing w:line="360" w:lineRule="auto"/>
        <w:rPr>
          <w:b w:val="0"/>
          <w:bCs w:val="0"/>
          <w:i/>
          <w:iCs/>
          <w:sz w:val="22"/>
          <w:szCs w:val="22"/>
        </w:rPr>
      </w:pPr>
      <w:r w:rsidRPr="001F7AF2">
        <w:rPr>
          <w:b w:val="0"/>
          <w:bCs w:val="0"/>
          <w:i/>
          <w:iCs/>
          <w:sz w:val="22"/>
          <w:szCs w:val="22"/>
        </w:rPr>
        <w:t xml:space="preserve">Figure </w:t>
      </w:r>
      <w:r w:rsidRPr="001F7AF2">
        <w:rPr>
          <w:b w:val="0"/>
          <w:bCs w:val="0"/>
          <w:i/>
          <w:iCs/>
          <w:sz w:val="22"/>
          <w:szCs w:val="22"/>
        </w:rPr>
        <w:fldChar w:fldCharType="begin"/>
      </w:r>
      <w:r w:rsidRPr="001F7AF2">
        <w:rPr>
          <w:b w:val="0"/>
          <w:bCs w:val="0"/>
          <w:i/>
          <w:iCs/>
          <w:sz w:val="22"/>
          <w:szCs w:val="22"/>
        </w:rPr>
        <w:instrText xml:space="preserve"> SEQ Figure \* ARABIC </w:instrText>
      </w:r>
      <w:r w:rsidRPr="001F7AF2">
        <w:rPr>
          <w:b w:val="0"/>
          <w:bCs w:val="0"/>
          <w:i/>
          <w:iCs/>
          <w:sz w:val="22"/>
          <w:szCs w:val="22"/>
        </w:rPr>
        <w:fldChar w:fldCharType="separate"/>
      </w:r>
      <w:r w:rsidR="002D7B07">
        <w:rPr>
          <w:b w:val="0"/>
          <w:bCs w:val="0"/>
          <w:i/>
          <w:iCs/>
          <w:noProof/>
          <w:sz w:val="22"/>
          <w:szCs w:val="22"/>
        </w:rPr>
        <w:t>11</w:t>
      </w:r>
      <w:r w:rsidRPr="001F7AF2">
        <w:rPr>
          <w:b w:val="0"/>
          <w:bCs w:val="0"/>
          <w:i/>
          <w:iCs/>
          <w:sz w:val="22"/>
          <w:szCs w:val="22"/>
        </w:rPr>
        <w:fldChar w:fldCharType="end"/>
      </w:r>
      <w:r>
        <w:rPr>
          <w:b w:val="0"/>
          <w:bCs w:val="0"/>
          <w:i/>
          <w:iCs/>
          <w:sz w:val="22"/>
          <w:szCs w:val="22"/>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790EFD47" w14:textId="501574B8" w:rsidR="004B0211" w:rsidRDefault="007D51DE" w:rsidP="001F7AF2">
      <w:pPr>
        <w:numPr>
          <w:ilvl w:val="2"/>
          <w:numId w:val="9"/>
        </w:numPr>
        <w:spacing w:line="360" w:lineRule="auto"/>
        <w:rPr>
          <w:b/>
          <w:bCs/>
        </w:rPr>
      </w:pPr>
      <w:r>
        <w:rPr>
          <w:b/>
          <w:bCs/>
        </w:rPr>
        <w:t>Sample Location Equivalence</w:t>
      </w:r>
    </w:p>
    <w:p w14:paraId="75787DC8" w14:textId="0EC5454E" w:rsidR="004509E0" w:rsidRDefault="004509E0" w:rsidP="001F7AF2">
      <w:pPr>
        <w:spacing w:line="360" w:lineRule="auto"/>
      </w:pPr>
      <w:r w:rsidRPr="00595F83">
        <w:t xml:space="preserve">KDE plots show </w:t>
      </w:r>
      <w:r>
        <w:t xml:space="preserve">very strong </w:t>
      </w:r>
      <w:r w:rsidRPr="00595F83">
        <w:t xml:space="preserve">agreement in the distribution of ALS canopy heights across </w:t>
      </w:r>
      <w:r>
        <w:t xml:space="preserve">simulated </w:t>
      </w:r>
      <w:r w:rsidRPr="00595F83">
        <w:t>groups. These distributions are primarily centered around ~20 meters.</w:t>
      </w:r>
    </w:p>
    <w:p w14:paraId="2D839E7C" w14:textId="7535BBDC" w:rsidR="002B7F9A" w:rsidRDefault="002B7F9A" w:rsidP="002B7F9A">
      <w:pPr>
        <w:spacing w:line="360" w:lineRule="auto"/>
        <w:ind w:firstLine="360"/>
      </w:pPr>
      <w:r w:rsidRPr="00F12D18">
        <w:rPr>
          <w:noProof/>
        </w:rPr>
        <w:lastRenderedPageBreak/>
        <w:drawing>
          <wp:inline distT="0" distB="0" distL="0" distR="0" wp14:anchorId="2F35F670" wp14:editId="443C01F3">
            <wp:extent cx="5120640" cy="3200400"/>
            <wp:effectExtent l="0" t="0" r="3810" b="0"/>
            <wp:docPr id="1938344789" name="Picture 4" descr="A graph of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44789" name="Picture 4" descr="A graph of height of a heigh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2D63D4AA" w14:textId="5F1F4C39" w:rsidR="002B7F9A" w:rsidRDefault="002B7F9A" w:rsidP="002B7F9A">
      <w:pPr>
        <w:pStyle w:val="Caption"/>
        <w:spacing w:line="360" w:lineRule="auto"/>
        <w:rPr>
          <w:b w:val="0"/>
          <w:bCs w:val="0"/>
          <w:i/>
          <w:iCs/>
          <w:color w:val="000000" w:themeColor="text1"/>
          <w:sz w:val="22"/>
          <w:szCs w:val="22"/>
        </w:rPr>
      </w:pPr>
      <w:r w:rsidRPr="003B5413">
        <w:rPr>
          <w:b w:val="0"/>
          <w:bCs w:val="0"/>
          <w:i/>
          <w:iCs/>
        </w:rPr>
        <w:t xml:space="preserve">Figure </w:t>
      </w:r>
      <w:r w:rsidRPr="003B5413">
        <w:rPr>
          <w:b w:val="0"/>
          <w:bCs w:val="0"/>
          <w:i/>
          <w:iCs/>
        </w:rPr>
        <w:fldChar w:fldCharType="begin"/>
      </w:r>
      <w:r w:rsidRPr="003B5413">
        <w:rPr>
          <w:b w:val="0"/>
          <w:bCs w:val="0"/>
          <w:i/>
          <w:iCs/>
        </w:rPr>
        <w:instrText xml:space="preserve"> SEQ Figure \* ARABIC </w:instrText>
      </w:r>
      <w:r w:rsidRPr="003B5413">
        <w:rPr>
          <w:b w:val="0"/>
          <w:bCs w:val="0"/>
          <w:i/>
          <w:iCs/>
        </w:rPr>
        <w:fldChar w:fldCharType="separate"/>
      </w:r>
      <w:r w:rsidR="002D7B07">
        <w:rPr>
          <w:b w:val="0"/>
          <w:bCs w:val="0"/>
          <w:i/>
          <w:iCs/>
          <w:noProof/>
        </w:rPr>
        <w:t>12</w:t>
      </w:r>
      <w:r w:rsidRPr="003B5413">
        <w:rPr>
          <w:b w:val="0"/>
          <w:bCs w:val="0"/>
          <w:i/>
          <w:iCs/>
        </w:rPr>
        <w:fldChar w:fldCharType="end"/>
      </w:r>
      <w:r>
        <w:rPr>
          <w:b w:val="0"/>
          <w:bCs w:val="0"/>
          <w:i/>
          <w:iCs/>
        </w:rPr>
        <w:t xml:space="preserve">: </w:t>
      </w:r>
      <w:r w:rsidRPr="00F12D18">
        <w:rPr>
          <w:b w:val="0"/>
          <w:bCs w:val="0"/>
          <w:i/>
          <w:iCs/>
          <w:color w:val="000000" w:themeColor="text1"/>
          <w:sz w:val="22"/>
          <w:szCs w:val="22"/>
        </w:rPr>
        <w:t>KDE plot showing distributions of canopy height between groups of ALS data</w:t>
      </w:r>
      <w:r>
        <w:rPr>
          <w:b w:val="0"/>
          <w:bCs w:val="0"/>
          <w:i/>
          <w:iCs/>
          <w:color w:val="000000" w:themeColor="text1"/>
          <w:sz w:val="22"/>
          <w:szCs w:val="22"/>
        </w:rPr>
        <w:t xml:space="preserve"> extracted within simulated segments spread across entire study area</w:t>
      </w:r>
      <w:r w:rsidRPr="00F12D18">
        <w:rPr>
          <w:b w:val="0"/>
          <w:bCs w:val="0"/>
          <w:i/>
          <w:iCs/>
          <w:color w:val="000000" w:themeColor="text1"/>
          <w:sz w:val="22"/>
          <w:szCs w:val="22"/>
        </w:rPr>
        <w:t xml:space="preserve">. Distributions </w:t>
      </w:r>
      <w:r>
        <w:rPr>
          <w:b w:val="0"/>
          <w:bCs w:val="0"/>
          <w:i/>
          <w:iCs/>
          <w:color w:val="000000" w:themeColor="text1"/>
          <w:sz w:val="22"/>
          <w:szCs w:val="22"/>
        </w:rPr>
        <w:t>colors correspond to the simulated year of collection</w:t>
      </w:r>
      <w:r w:rsidRPr="00F12D18">
        <w:rPr>
          <w:b w:val="0"/>
          <w:bCs w:val="0"/>
          <w:i/>
          <w:iCs/>
          <w:color w:val="000000" w:themeColor="text1"/>
          <w:sz w:val="22"/>
          <w:szCs w:val="22"/>
        </w:rPr>
        <w:t>. Dashed vertical lines indicate median canopy height values for each distribution.</w:t>
      </w:r>
    </w:p>
    <w:p w14:paraId="69E23A86" w14:textId="77777777" w:rsidR="002B7F9A" w:rsidRPr="00595F83" w:rsidRDefault="002B7F9A" w:rsidP="002B7F9A">
      <w:pPr>
        <w:spacing w:line="360" w:lineRule="auto"/>
        <w:ind w:firstLine="360"/>
      </w:pPr>
      <w:r w:rsidRPr="00595F83">
        <w:t xml:space="preserve">The Anderson-Darling test was </w:t>
      </w:r>
      <w:r>
        <w:t xml:space="preserve">again </w:t>
      </w:r>
      <w:r w:rsidRPr="00595F83">
        <w:t xml:space="preserve">performed using a null hypothesis that ALS data </w:t>
      </w:r>
      <w:r>
        <w:t xml:space="preserve">across the population of study area forests </w:t>
      </w:r>
      <w:r w:rsidRPr="00595F83">
        <w:t xml:space="preserve">came from the normal distribution. </w:t>
      </w:r>
      <w:r>
        <w:t>A</w:t>
      </w:r>
      <w:r w:rsidRPr="00595F83">
        <w:t xml:space="preserve"> resulting p-value &lt; 0.001 and Anderson-Darling statistic of </w:t>
      </w:r>
      <w:r>
        <w:t>241.86 indicate that the population of forest heights is</w:t>
      </w:r>
      <w:r w:rsidRPr="00595F83">
        <w:t xml:space="preserve"> not normally distributed. </w:t>
      </w:r>
    </w:p>
    <w:p w14:paraId="26EC0C6F" w14:textId="77777777" w:rsidR="002B7F9A" w:rsidRDefault="002B7F9A" w:rsidP="002B7F9A">
      <w:pPr>
        <w:spacing w:line="360" w:lineRule="auto"/>
        <w:ind w:firstLine="360"/>
      </w:pPr>
      <w:r w:rsidRPr="00595F83">
        <w:t xml:space="preserve">Bootstrapped TOST </w:t>
      </w:r>
      <w:r>
        <w:t>show that</w:t>
      </w:r>
      <w:r w:rsidRPr="00595F83">
        <w:t xml:space="preserve"> all groups of ALS data </w:t>
      </w:r>
      <w:r>
        <w:t xml:space="preserve">across the population </w:t>
      </w:r>
      <w:r w:rsidRPr="00595F83">
        <w:t>are practically equivalen</w:t>
      </w:r>
      <w:r>
        <w:t>t</w:t>
      </w:r>
      <w:r w:rsidRPr="00595F83">
        <w:t xml:space="preserve"> </w:t>
      </w:r>
      <w:r>
        <w:t>within half a meter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77777777" w:rsidR="002B7F9A" w:rsidRDefault="002B7F9A" w:rsidP="002B7F9A">
      <w:pPr>
        <w:keepNext/>
        <w:spacing w:line="360" w:lineRule="auto"/>
        <w:jc w:val="center"/>
      </w:pPr>
      <w:r>
        <w:rPr>
          <w:noProof/>
        </w:rPr>
        <w:lastRenderedPageBreak/>
        <w:drawing>
          <wp:inline distT="0" distB="0" distL="0" distR="0" wp14:anchorId="4D23AA42" wp14:editId="6C477DCA">
            <wp:extent cx="5120640" cy="3200400"/>
            <wp:effectExtent l="0" t="0" r="3810" b="0"/>
            <wp:docPr id="1702228981" name="Picture 5" descr="A group of green and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28981" name="Picture 5" descr="A group of green and red square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02CA132C" w14:textId="04AA3929"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D7B07">
        <w:rPr>
          <w:b w:val="0"/>
          <w:bCs w:val="0"/>
          <w:i/>
          <w:iCs/>
          <w:noProof/>
        </w:rPr>
        <w:t>13</w:t>
      </w:r>
      <w:r w:rsidRPr="006D7784">
        <w:rPr>
          <w:b w:val="0"/>
          <w:bCs w:val="0"/>
          <w:i/>
          <w:iCs/>
        </w:rPr>
        <w:fldChar w:fldCharType="end"/>
      </w:r>
      <w:r w:rsidRPr="006D7784">
        <w:rPr>
          <w:b w:val="0"/>
          <w:bCs w:val="0"/>
          <w:i/>
          <w:iCs/>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371FAD84"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D7B07">
        <w:rPr>
          <w:b w:val="0"/>
          <w:bCs w:val="0"/>
          <w:i/>
          <w:iCs/>
          <w:noProof/>
          <w:sz w:val="22"/>
          <w:szCs w:val="22"/>
        </w:rPr>
        <w:t>14</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195F01A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D7B07">
        <w:rPr>
          <w:b w:val="0"/>
          <w:bCs w:val="0"/>
          <w:i/>
          <w:iCs/>
          <w:noProof/>
          <w:sz w:val="22"/>
          <w:szCs w:val="22"/>
        </w:rPr>
        <w:t>15</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r w:rsidR="002A03A2">
        <w:t>show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67" w:name="_Toc195197923"/>
      <w:bookmarkStart w:id="68" w:name="_Toc195198130"/>
      <w:bookmarkStart w:id="69"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2019-demonstrat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A6735C">
        <w:tc>
          <w:tcPr>
            <w:tcW w:w="2661" w:type="dxa"/>
            <w:shd w:val="clear" w:color="auto" w:fill="D9D9D9" w:themeFill="background1" w:themeFillShade="D9"/>
          </w:tcPr>
          <w:p w14:paraId="675D322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A6735C">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A6735C">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A6735C">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A6735C">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A6735C">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A6735C">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A6735C">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A6735C">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A6735C">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A6735C">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A6735C">
        <w:tc>
          <w:tcPr>
            <w:tcW w:w="2661" w:type="dxa"/>
            <w:shd w:val="clear" w:color="auto" w:fill="D9D9D9" w:themeFill="background1" w:themeFillShade="D9"/>
          </w:tcPr>
          <w:p w14:paraId="1FA4D35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A6735C">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A6735C">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A6735C">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A6735C">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A6735C">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A6735C">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A6735C">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A6735C">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A6735C">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A6735C">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A6735C">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A6735C">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288E6D01"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2D7B07">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1FBCA77"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2D7B07">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7FD141A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01A3B459"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2D7B07">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0D665BC3" w14:textId="77777777" w:rsidR="00DF1F88" w:rsidRDefault="00FA3903" w:rsidP="00DF1F88">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DF1F88">
        <w:t xml:space="preserve">Altman, D. G., &amp; Bland, J. M. (1995). Statistics notes: Absence of evidence is not evidence of absence. </w:t>
      </w:r>
      <w:r w:rsidR="00DF1F88">
        <w:rPr>
          <w:i/>
          <w:iCs/>
        </w:rPr>
        <w:t>BMJ</w:t>
      </w:r>
      <w:r w:rsidR="00DF1F88">
        <w:t xml:space="preserve">, </w:t>
      </w:r>
      <w:r w:rsidR="00DF1F88">
        <w:rPr>
          <w:i/>
          <w:iCs/>
        </w:rPr>
        <w:t>311</w:t>
      </w:r>
      <w:r w:rsidR="00DF1F88">
        <w:t>(7003), 485–485. https://doi.org/10.1136/bmj.311.7003.485</w:t>
      </w:r>
    </w:p>
    <w:p w14:paraId="2ADAF59F" w14:textId="77777777" w:rsidR="00DF1F88" w:rsidRDefault="00DF1F88" w:rsidP="00DF1F88">
      <w:pPr>
        <w:pStyle w:val="Bibliography"/>
      </w:pPr>
      <w:r>
        <w:t xml:space="preserve">Amplitude, Inc. (2025). </w:t>
      </w:r>
      <w:r>
        <w:rPr>
          <w:i/>
          <w:iCs/>
        </w:rPr>
        <w:t>Bonferroni Correction Explained: Managing Multiple Testing in Statistics</w:t>
      </w:r>
      <w:r>
        <w:t>. https://amplitude.com/explore/experiment/what-is-bonferroni-correction</w:t>
      </w:r>
    </w:p>
    <w:p w14:paraId="2D0DADEE" w14:textId="77777777" w:rsidR="00DF1F88" w:rsidRDefault="00DF1F88" w:rsidP="00DF1F88">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00D63CC9" w14:textId="77777777" w:rsidR="00DF1F88" w:rsidRDefault="00DF1F88" w:rsidP="00DF1F88">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5E69CC6" w14:textId="77777777" w:rsidR="00DF1F88" w:rsidRDefault="00DF1F88" w:rsidP="00DF1F88">
      <w:pPr>
        <w:pStyle w:val="Bibliography"/>
      </w:pPr>
      <w:r>
        <w:t xml:space="preserve">Baker, J. B., &amp; Langdon, G. O. (1990). Pinus Taeda L. Loblolly Pine. In </w:t>
      </w:r>
      <w:r>
        <w:rPr>
          <w:i/>
          <w:iCs/>
        </w:rPr>
        <w:t>Silvics of North America</w:t>
      </w:r>
      <w:r>
        <w:t xml:space="preserve"> (Vol. 1, pp. 497–512). U.S. Dept. of Agriculture, Forest Service.</w:t>
      </w:r>
    </w:p>
    <w:p w14:paraId="6B1922C8" w14:textId="77777777" w:rsidR="00DF1F88" w:rsidRDefault="00DF1F88" w:rsidP="00DF1F88">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3E584991" w14:textId="77777777" w:rsidR="00DF1F88" w:rsidRDefault="00DF1F88" w:rsidP="00DF1F88">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C0B23B4" w14:textId="77777777" w:rsidR="00DF1F88" w:rsidRDefault="00DF1F88" w:rsidP="00DF1F88">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32659D0A" w14:textId="77777777" w:rsidR="00DF1F88" w:rsidRDefault="00DF1F88" w:rsidP="00DF1F88">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F464AA4" w14:textId="77777777" w:rsidR="00DF1F88" w:rsidRPr="00DF1F88" w:rsidRDefault="00DF1F88" w:rsidP="00DF1F88">
      <w:pPr>
        <w:pStyle w:val="Bibliography"/>
        <w:rPr>
          <w:lang w:val="fr-FR"/>
        </w:rPr>
      </w:pPr>
      <w:r>
        <w:t xml:space="preserve">Caldwell, A. R. (2022). </w:t>
      </w:r>
      <w:r>
        <w:rPr>
          <w:i/>
          <w:iCs/>
        </w:rPr>
        <w:t>Exploring Equivalence Testing with the Updated TOSTER R Package</w:t>
      </w:r>
      <w:r>
        <w:t xml:space="preserve">. </w:t>
      </w:r>
      <w:r w:rsidRPr="00DF1F88">
        <w:rPr>
          <w:lang w:val="fr-FR"/>
        </w:rPr>
        <w:t>PsyArXiv. https://doi.org/10.31234/osf.io/ty8de</w:t>
      </w:r>
    </w:p>
    <w:p w14:paraId="46AA76C1" w14:textId="77777777" w:rsidR="00DF1F88" w:rsidRDefault="00DF1F88" w:rsidP="00DF1F88">
      <w:pPr>
        <w:pStyle w:val="Bibliography"/>
      </w:pPr>
      <w:r w:rsidRPr="00DF1F88">
        <w:rPr>
          <w:lang w:val="fr-FR"/>
        </w:rPr>
        <w:t xml:space="preserve">Caldwell, A. R. (2025). </w:t>
      </w:r>
      <w:r>
        <w:rPr>
          <w:i/>
          <w:iCs/>
        </w:rPr>
        <w:t>Robust TOST Procedures</w:t>
      </w:r>
      <w:r>
        <w:t xml:space="preserve"> [Vigenette]. https://cran.r-project.org/web/packages/TOSTER/vignettes/robustTOST.html</w:t>
      </w:r>
    </w:p>
    <w:p w14:paraId="149AA9A6" w14:textId="77777777" w:rsidR="00DF1F88" w:rsidRDefault="00DF1F88" w:rsidP="00DF1F88">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C6B0F7D" w14:textId="77777777" w:rsidR="00DF1F88" w:rsidRDefault="00DF1F88" w:rsidP="00DF1F88">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023DDB25" w14:textId="77777777" w:rsidR="00DF1F88" w:rsidRDefault="00DF1F88" w:rsidP="00DF1F88">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A0CDEC7" w14:textId="77777777" w:rsidR="00DF1F88" w:rsidRDefault="00DF1F88" w:rsidP="00DF1F88">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ACB44F2" w14:textId="77777777" w:rsidR="00DF1F88" w:rsidRDefault="00DF1F88" w:rsidP="00DF1F88">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320E1C9" w14:textId="77777777" w:rsidR="00DF1F88" w:rsidRDefault="00DF1F88" w:rsidP="00DF1F88">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7F82CF2E" w14:textId="77777777" w:rsidR="00DF1F88" w:rsidRDefault="00DF1F88" w:rsidP="00DF1F88">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58531EE1" w14:textId="77777777" w:rsidR="00DF1F88" w:rsidRDefault="00DF1F88" w:rsidP="00DF1F88">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7D491A8" w14:textId="77777777" w:rsidR="00DF1F88" w:rsidRDefault="00DF1F88" w:rsidP="00DF1F88">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0E48D70" w14:textId="77777777" w:rsidR="00DF1F88" w:rsidRDefault="00DF1F88" w:rsidP="00DF1F88">
      <w:pPr>
        <w:pStyle w:val="Bibliography"/>
      </w:pPr>
      <w:r>
        <w:t xml:space="preserve">Department of Statistics. (1997). </w:t>
      </w:r>
      <w:r>
        <w:rPr>
          <w:i/>
          <w:iCs/>
        </w:rPr>
        <w:t>Linear Regression</w:t>
      </w:r>
      <w:r>
        <w:t xml:space="preserve"> (No. 101; Course List for 1997-98). Yale University. http://www.stat.yale.edu/Courses/1997-98/101/linreg.htm</w:t>
      </w:r>
    </w:p>
    <w:p w14:paraId="5B12A607" w14:textId="77777777" w:rsidR="00DF1F88" w:rsidRDefault="00DF1F88" w:rsidP="00DF1F88">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7578380D" w14:textId="77777777" w:rsidR="00DF1F88" w:rsidRDefault="00DF1F88" w:rsidP="00DF1F88">
      <w:pPr>
        <w:pStyle w:val="Bibliography"/>
      </w:pPr>
      <w:r>
        <w:t xml:space="preserve">Dong, P., &amp; Chen, Q. (2017). </w:t>
      </w:r>
      <w:r>
        <w:rPr>
          <w:i/>
          <w:iCs/>
        </w:rPr>
        <w:t>LiDAR Remote Sensing and Applications</w:t>
      </w:r>
      <w:r>
        <w:t xml:space="preserve"> (1st ed.). CRC Press. https://doi.org/10.4324/9781351233354</w:t>
      </w:r>
    </w:p>
    <w:p w14:paraId="200B4A67" w14:textId="77777777" w:rsidR="00DF1F88" w:rsidRDefault="00DF1F88" w:rsidP="00DF1F88">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6C3218AC" w14:textId="77777777" w:rsidR="00DF1F88" w:rsidRDefault="00DF1F88" w:rsidP="00DF1F88">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58E974B8" w14:textId="77777777" w:rsidR="00DF1F88" w:rsidRDefault="00DF1F88" w:rsidP="00DF1F88">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F2FA8F6" w14:textId="77777777" w:rsidR="00DF1F88" w:rsidRDefault="00DF1F88" w:rsidP="00DF1F88">
      <w:pPr>
        <w:pStyle w:val="Bibliography"/>
      </w:pPr>
      <w:r>
        <w:t xml:space="preserve">EarthSoft, Inc. (2024, July 8). </w:t>
      </w:r>
      <w:r>
        <w:rPr>
          <w:i/>
          <w:iCs/>
        </w:rPr>
        <w:t>Mann-Kendall Tests</w:t>
      </w:r>
      <w:r>
        <w:t>. EQuIS 7.24.3. https://help.earthsoft.com/lib_mann-kendall.htm</w:t>
      </w:r>
    </w:p>
    <w:p w14:paraId="3271B158" w14:textId="77777777" w:rsidR="00DF1F88" w:rsidRDefault="00DF1F88" w:rsidP="00DF1F88">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4EAD5DDA" w14:textId="77777777" w:rsidR="00DF1F88" w:rsidRDefault="00DF1F88" w:rsidP="00DF1F88">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6BF648B6" w14:textId="77777777" w:rsidR="00DF1F88" w:rsidRDefault="00DF1F88" w:rsidP="00DF1F88">
      <w:pPr>
        <w:pStyle w:val="Bibliography"/>
      </w:pPr>
      <w:r>
        <w:lastRenderedPageBreak/>
        <w:t xml:space="preserve">FAO and UNEP. (2020). </w:t>
      </w:r>
      <w:r>
        <w:rPr>
          <w:i/>
          <w:iCs/>
        </w:rPr>
        <w:t>The State of the World’s Forests 2020</w:t>
      </w:r>
      <w:r>
        <w:t>. FAO and UNEP. https://doi.org/10.4060/ca8642en</w:t>
      </w:r>
    </w:p>
    <w:p w14:paraId="62506A1F" w14:textId="77777777" w:rsidR="00DF1F88" w:rsidRDefault="00DF1F88" w:rsidP="00DF1F88">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20418C7" w14:textId="77777777" w:rsidR="00DF1F88" w:rsidRDefault="00DF1F88" w:rsidP="00DF1F88">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32376B40" w14:textId="77777777" w:rsidR="00DF1F88" w:rsidRDefault="00DF1F88" w:rsidP="00DF1F88">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31A51BE" w14:textId="77777777" w:rsidR="00DF1F88" w:rsidRDefault="00DF1F88" w:rsidP="00DF1F88">
      <w:pPr>
        <w:pStyle w:val="Bibliography"/>
      </w:pPr>
      <w:r>
        <w:t xml:space="preserve">Frost, J. (2023, July 17). What is the Bonferroni Correction and How to Use It. </w:t>
      </w:r>
      <w:r>
        <w:rPr>
          <w:i/>
          <w:iCs/>
        </w:rPr>
        <w:t>Hypothesis Testing</w:t>
      </w:r>
      <w:r>
        <w:t>. https://statisticsbyjim.com/hypothesis-testing/bonferroni-correction/</w:t>
      </w:r>
    </w:p>
    <w:p w14:paraId="73BE912E" w14:textId="77777777" w:rsidR="00DF1F88" w:rsidRDefault="00DF1F88" w:rsidP="00DF1F88">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70D48386" w14:textId="77777777" w:rsidR="00DF1F88" w:rsidRDefault="00DF1F88" w:rsidP="00DF1F88">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23C6A896" w14:textId="77777777" w:rsidR="00DF1F88" w:rsidRDefault="00DF1F88" w:rsidP="00DF1F88">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173E548B" w14:textId="77777777" w:rsidR="00DF1F88" w:rsidRPr="00DF1F88" w:rsidRDefault="00DF1F88" w:rsidP="00DF1F88">
      <w:pPr>
        <w:pStyle w:val="Bibliography"/>
        <w:rPr>
          <w:lang w:val="es-ES"/>
        </w:rPr>
      </w:pPr>
      <w:r>
        <w:t xml:space="preserve">Griffith, J. A., Stehman, S. V., &amp; Loveland, T. R. (2003). Landscape Trends in Mid-Atlantic and Southeastern United States Ecoregions. </w:t>
      </w:r>
      <w:r w:rsidRPr="00DF1F88">
        <w:rPr>
          <w:i/>
          <w:iCs/>
          <w:lang w:val="es-ES"/>
        </w:rPr>
        <w:t>Environmental Management</w:t>
      </w:r>
      <w:r w:rsidRPr="00DF1F88">
        <w:rPr>
          <w:lang w:val="es-ES"/>
        </w:rPr>
        <w:t xml:space="preserve">, </w:t>
      </w:r>
      <w:r w:rsidRPr="00DF1F88">
        <w:rPr>
          <w:i/>
          <w:iCs/>
          <w:lang w:val="es-ES"/>
        </w:rPr>
        <w:t>32</w:t>
      </w:r>
      <w:r w:rsidRPr="00DF1F88">
        <w:rPr>
          <w:lang w:val="es-ES"/>
        </w:rPr>
        <w:t>(5), 572–588. https://doi.org/10.1007/s00267-003-0078-2</w:t>
      </w:r>
    </w:p>
    <w:p w14:paraId="4D3E0800" w14:textId="77777777" w:rsidR="00DF1F88" w:rsidRDefault="00DF1F88" w:rsidP="00DF1F88">
      <w:pPr>
        <w:pStyle w:val="Bibliography"/>
      </w:pPr>
      <w:r w:rsidRPr="00DF1F88">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FC5C7FB" w14:textId="77777777" w:rsidR="00DF1F88" w:rsidRDefault="00DF1F88" w:rsidP="00DF1F88">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4195DC2C" w14:textId="77777777" w:rsidR="00DF1F88" w:rsidRDefault="00DF1F88" w:rsidP="00DF1F88">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2D2C64B8" w14:textId="77777777" w:rsidR="00DF1F88" w:rsidRDefault="00DF1F88" w:rsidP="00DF1F88">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B20AD6E" w14:textId="77777777" w:rsidR="00DF1F88" w:rsidRDefault="00DF1F88" w:rsidP="00DF1F88">
      <w:pPr>
        <w:pStyle w:val="Bibliography"/>
      </w:pPr>
      <w:r>
        <w:t xml:space="preserve">Harrap, R., &amp; Lato, M. (2010, June 1). </w:t>
      </w:r>
      <w:r>
        <w:rPr>
          <w:i/>
          <w:iCs/>
        </w:rPr>
        <w:t>An Overview of LIDAR: collection to applications</w:t>
      </w:r>
      <w:r>
        <w:t>. Norwegian Geotechnical Institute.</w:t>
      </w:r>
    </w:p>
    <w:p w14:paraId="4FAA0C7B" w14:textId="77777777" w:rsidR="00DF1F88" w:rsidRDefault="00DF1F88" w:rsidP="00DF1F88">
      <w:pPr>
        <w:pStyle w:val="Bibliography"/>
      </w:pPr>
      <w:r>
        <w:t xml:space="preserve">Harris, N., &amp; Gibbs, D. (2021). </w:t>
      </w:r>
      <w:r>
        <w:rPr>
          <w:i/>
          <w:iCs/>
        </w:rPr>
        <w:t>Forests Absorb Twice As Much Carbon As They Emit Each Year</w:t>
      </w:r>
      <w:r>
        <w:t>. https://www.wri.org/insights/forests-absorb-twice-much-carbon-they-emit-each-year</w:t>
      </w:r>
    </w:p>
    <w:p w14:paraId="49ADBB60" w14:textId="77777777" w:rsidR="00DF1F88" w:rsidRDefault="00DF1F88" w:rsidP="00DF1F88">
      <w:pPr>
        <w:pStyle w:val="Bibliography"/>
      </w:pPr>
      <w:r>
        <w:t xml:space="preserve">Hobu, Inc. (2025). </w:t>
      </w:r>
      <w:r>
        <w:rPr>
          <w:i/>
          <w:iCs/>
        </w:rPr>
        <w:t>USGS 3DEP LiDAR Point Clouds</w:t>
      </w:r>
      <w:r>
        <w:t xml:space="preserve"> [S3 Bucket; Entwine Point Tiles]. https://registry.opendata.aws/usgs-lidar</w:t>
      </w:r>
    </w:p>
    <w:p w14:paraId="28FA32E9" w14:textId="77777777" w:rsidR="00DF1F88" w:rsidRDefault="00DF1F88" w:rsidP="00DF1F88">
      <w:pPr>
        <w:pStyle w:val="Bibliography"/>
      </w:pPr>
      <w:r>
        <w:t xml:space="preserve">Hole, G. (2015). The Wilcoxon test. In </w:t>
      </w:r>
      <w:r>
        <w:rPr>
          <w:i/>
          <w:iCs/>
        </w:rPr>
        <w:t>Research Skills One</w:t>
      </w:r>
      <w:r>
        <w:t xml:space="preserve"> (1.0).</w:t>
      </w:r>
    </w:p>
    <w:p w14:paraId="217FD0BD" w14:textId="77777777" w:rsidR="00DF1F88" w:rsidRDefault="00DF1F88" w:rsidP="00DF1F88">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F77B010" w14:textId="77777777" w:rsidR="00DF1F88" w:rsidRDefault="00DF1F88" w:rsidP="00DF1F88">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6DAA21A3" w14:textId="77777777" w:rsidR="00DF1F88" w:rsidRDefault="00DF1F88" w:rsidP="00DF1F88">
      <w:pPr>
        <w:pStyle w:val="Bibliography"/>
      </w:pPr>
      <w:r w:rsidRPr="00DF1F88">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2D96386" w14:textId="77777777" w:rsidR="00DF1F88" w:rsidRDefault="00DF1F88" w:rsidP="00DF1F88">
      <w:pPr>
        <w:pStyle w:val="Bibliography"/>
      </w:pPr>
      <w:r>
        <w:t xml:space="preserve">Hurtado, S. (2020). </w:t>
      </w:r>
      <w:r>
        <w:rPr>
          <w:i/>
          <w:iCs/>
        </w:rPr>
        <w:t>RobustLinearReg: Robust Linear Regressions</w:t>
      </w:r>
      <w:r>
        <w:t xml:space="preserve"> (p. 1.2.0) [Dataset]. https://doi.org/10.32614/CRAN.package.RobustLinearReg</w:t>
      </w:r>
    </w:p>
    <w:p w14:paraId="58CBE884" w14:textId="77777777" w:rsidR="00DF1F88" w:rsidRDefault="00DF1F88" w:rsidP="00DF1F88">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21A3EBD1" w14:textId="77777777" w:rsidR="00DF1F88" w:rsidRDefault="00DF1F88" w:rsidP="00DF1F88">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289A7EEE" w14:textId="77777777" w:rsidR="00DF1F88" w:rsidRDefault="00DF1F88" w:rsidP="00DF1F88">
      <w:pPr>
        <w:pStyle w:val="Bibliography"/>
      </w:pPr>
      <w:r>
        <w:t xml:space="preserve">JMP Statistical Discovery. (2025). The t-test. </w:t>
      </w:r>
      <w:r>
        <w:rPr>
          <w:i/>
          <w:iCs/>
        </w:rPr>
        <w:t>Statistics Knowledge Portal</w:t>
      </w:r>
      <w:r>
        <w:t>. https://www.jmp.com/en/statistics-knowledge-portal/t-test</w:t>
      </w:r>
    </w:p>
    <w:p w14:paraId="4A04274F" w14:textId="77777777" w:rsidR="00DF1F88" w:rsidRDefault="00DF1F88" w:rsidP="00DF1F88">
      <w:pPr>
        <w:pStyle w:val="Bibliography"/>
      </w:pPr>
      <w:r>
        <w:rPr>
          <w:i/>
          <w:iCs/>
        </w:rPr>
        <w:t>JMP Student Edition</w:t>
      </w:r>
      <w:r>
        <w:t xml:space="preserve"> (Version 18.2.0). (1989). [Computer software]. SAS Institute Inc.</w:t>
      </w:r>
    </w:p>
    <w:p w14:paraId="1C64DA0B" w14:textId="77777777" w:rsidR="00DF1F88" w:rsidRDefault="00DF1F88" w:rsidP="00DF1F88">
      <w:pPr>
        <w:pStyle w:val="Bibliography"/>
      </w:pPr>
      <w:r>
        <w:t xml:space="preserve">JMP Support. (2024). </w:t>
      </w:r>
      <w:r>
        <w:rPr>
          <w:i/>
          <w:iCs/>
        </w:rPr>
        <w:t>Equivalence Test Reports</w:t>
      </w:r>
      <w:r>
        <w:t>. JMP Statistical Discovery LLC. https://www.jmp.com/support/help/en/18.1/index.shtml#page/jmp/equivalence-test-reports.shtml</w:t>
      </w:r>
    </w:p>
    <w:p w14:paraId="640D9164" w14:textId="77777777" w:rsidR="00DF1F88" w:rsidRDefault="00DF1F88" w:rsidP="00DF1F88">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78F8869" w14:textId="77777777" w:rsidR="00DF1F88" w:rsidRDefault="00DF1F88" w:rsidP="00DF1F88">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871113D" w14:textId="77777777" w:rsidR="00DF1F88" w:rsidRDefault="00DF1F88" w:rsidP="00DF1F88">
      <w:pPr>
        <w:pStyle w:val="Bibliography"/>
      </w:pPr>
      <w:r>
        <w:t xml:space="preserve">Kendall, M. G., &amp; Gibbons, J. D. (1990). </w:t>
      </w:r>
      <w:r>
        <w:rPr>
          <w:i/>
          <w:iCs/>
        </w:rPr>
        <w:t>Rank correlation methods</w:t>
      </w:r>
      <w:r>
        <w:t xml:space="preserve"> (5th ed). E. Arnold ; Oxford University Press.</w:t>
      </w:r>
    </w:p>
    <w:p w14:paraId="04AF3CFC" w14:textId="77777777" w:rsidR="00DF1F88" w:rsidRDefault="00DF1F88" w:rsidP="00DF1F88">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51C351A2" w14:textId="77777777" w:rsidR="00DF1F88" w:rsidRDefault="00DF1F88" w:rsidP="00DF1F88">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4D1F95A2" w14:textId="77777777" w:rsidR="00DF1F88" w:rsidRDefault="00DF1F88" w:rsidP="00DF1F88">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FBC4343" w14:textId="77777777" w:rsidR="00DF1F88" w:rsidRDefault="00DF1F88" w:rsidP="00DF1F88">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046D5243" w14:textId="77777777" w:rsidR="00DF1F88" w:rsidRDefault="00DF1F88" w:rsidP="00DF1F88">
      <w:pPr>
        <w:pStyle w:val="Bibliography"/>
      </w:pPr>
      <w:r>
        <w:t xml:space="preserve">Lakens, D. (2022). </w:t>
      </w:r>
      <w:r>
        <w:rPr>
          <w:i/>
          <w:iCs/>
        </w:rPr>
        <w:t>Improving Your Statistical Inferences</w:t>
      </w:r>
      <w:r>
        <w:t>. https://doi.org/10.5281/ZENODO.6409077</w:t>
      </w:r>
    </w:p>
    <w:p w14:paraId="70F97D8C" w14:textId="77777777" w:rsidR="00DF1F88" w:rsidRDefault="00DF1F88" w:rsidP="00DF1F88">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2E526051" w14:textId="77777777" w:rsidR="00DF1F88" w:rsidRPr="00DF1F88" w:rsidRDefault="00DF1F88" w:rsidP="00DF1F88">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DF1F88">
        <w:rPr>
          <w:i/>
          <w:iCs/>
          <w:lang w:val="es-ES"/>
        </w:rPr>
        <w:t>Ecosphere</w:t>
      </w:r>
      <w:r w:rsidRPr="00DF1F88">
        <w:rPr>
          <w:lang w:val="es-ES"/>
        </w:rPr>
        <w:t xml:space="preserve">, </w:t>
      </w:r>
      <w:r w:rsidRPr="00DF1F88">
        <w:rPr>
          <w:i/>
          <w:iCs/>
          <w:lang w:val="es-ES"/>
        </w:rPr>
        <w:t>13</w:t>
      </w:r>
      <w:r w:rsidRPr="00DF1F88">
        <w:rPr>
          <w:lang w:val="es-ES"/>
        </w:rPr>
        <w:t>(9), e4209. https://doi.org/10.1002/ecs2.4209</w:t>
      </w:r>
    </w:p>
    <w:p w14:paraId="2945D207" w14:textId="77777777" w:rsidR="00DF1F88" w:rsidRDefault="00DF1F88" w:rsidP="00DF1F88">
      <w:pPr>
        <w:pStyle w:val="Bibliography"/>
      </w:pPr>
      <w:r w:rsidRPr="00DF1F8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6971EC5" w14:textId="77777777" w:rsidR="00DF1F88" w:rsidRDefault="00DF1F88" w:rsidP="00DF1F88">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1E846FAB" w14:textId="77777777" w:rsidR="00DF1F88" w:rsidRDefault="00DF1F88" w:rsidP="00DF1F88">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9BCAF96" w14:textId="77777777" w:rsidR="00DF1F88" w:rsidRPr="00DF1F88" w:rsidRDefault="00DF1F88" w:rsidP="00DF1F88">
      <w:pPr>
        <w:pStyle w:val="Bibliography"/>
        <w:rPr>
          <w:lang w:val="es-ES"/>
        </w:rPr>
      </w:pPr>
      <w:r>
        <w:t xml:space="preserve">Liu, M., Popescu, S., &amp; Malambo, L. (2019). Feasibility of Burned Area Mapping Based on ICESAT−2 Photon Counting Data. </w:t>
      </w:r>
      <w:r w:rsidRPr="00DF1F88">
        <w:rPr>
          <w:i/>
          <w:iCs/>
          <w:lang w:val="es-ES"/>
        </w:rPr>
        <w:t>Remote Sensing</w:t>
      </w:r>
      <w:r w:rsidRPr="00DF1F88">
        <w:rPr>
          <w:lang w:val="es-ES"/>
        </w:rPr>
        <w:t xml:space="preserve">, </w:t>
      </w:r>
      <w:r w:rsidRPr="00DF1F88">
        <w:rPr>
          <w:i/>
          <w:iCs/>
          <w:lang w:val="es-ES"/>
        </w:rPr>
        <w:t>12</w:t>
      </w:r>
      <w:r w:rsidRPr="00DF1F88">
        <w:rPr>
          <w:lang w:val="es-ES"/>
        </w:rPr>
        <w:t>(1), 24. https://doi.org/10.3390/rs12010024</w:t>
      </w:r>
    </w:p>
    <w:p w14:paraId="36A8FDBC" w14:textId="77777777" w:rsidR="00DF1F88" w:rsidRDefault="00DF1F88" w:rsidP="00DF1F88">
      <w:pPr>
        <w:pStyle w:val="Bibliography"/>
      </w:pPr>
      <w:r w:rsidRPr="00DF1F88">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C1AF2E3" w14:textId="77777777" w:rsidR="00DF1F88" w:rsidRDefault="00DF1F88" w:rsidP="00DF1F88">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00E49CED" w14:textId="77777777" w:rsidR="00DF1F88" w:rsidRDefault="00DF1F88" w:rsidP="00DF1F88">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5D64D4E3" w14:textId="77777777" w:rsidR="00DF1F88" w:rsidRDefault="00DF1F88" w:rsidP="00DF1F88">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0047E96D" w14:textId="77777777" w:rsidR="00DF1F88" w:rsidRDefault="00DF1F88" w:rsidP="00DF1F88">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1D2BB2F" w14:textId="77777777" w:rsidR="00DF1F88" w:rsidRDefault="00DF1F88" w:rsidP="00DF1F88">
      <w:pPr>
        <w:pStyle w:val="Bibliography"/>
      </w:pPr>
      <w:r>
        <w:t xml:space="preserve">Mann, H. B. (1945). Nonparametric Tests Against Trend. </w:t>
      </w:r>
      <w:r>
        <w:rPr>
          <w:i/>
          <w:iCs/>
        </w:rPr>
        <w:t>Econometrica</w:t>
      </w:r>
      <w:r>
        <w:t xml:space="preserve">, </w:t>
      </w:r>
      <w:r>
        <w:rPr>
          <w:i/>
          <w:iCs/>
        </w:rPr>
        <w:t>13</w:t>
      </w:r>
      <w:r>
        <w:t>(3), 245. https://doi.org/10.2307/1907187</w:t>
      </w:r>
    </w:p>
    <w:p w14:paraId="6C63E9F1" w14:textId="77777777" w:rsidR="00DF1F88" w:rsidRDefault="00DF1F88" w:rsidP="00DF1F88">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5012B20B" w14:textId="77777777" w:rsidR="00DF1F88" w:rsidRDefault="00DF1F88" w:rsidP="00DF1F88">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7845349F" w14:textId="77777777" w:rsidR="00DF1F88" w:rsidRDefault="00DF1F88" w:rsidP="00DF1F88">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1200B5CB" w14:textId="77777777" w:rsidR="00DF1F88" w:rsidRDefault="00DF1F88" w:rsidP="00DF1F88">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04AF44E" w14:textId="77777777" w:rsidR="00DF1F88" w:rsidRDefault="00DF1F88" w:rsidP="00DF1F88">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68B19B9" w14:textId="77777777" w:rsidR="00DF1F88" w:rsidRDefault="00DF1F88" w:rsidP="00DF1F88">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71668953" w14:textId="77777777" w:rsidR="00DF1F88" w:rsidRDefault="00DF1F88" w:rsidP="00DF1F88">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05AF1B0F" w14:textId="77777777" w:rsidR="00DF1F88" w:rsidRDefault="00DF1F88" w:rsidP="00DF1F88">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9ADC320" w14:textId="77777777" w:rsidR="00DF1F88" w:rsidRDefault="00DF1F88" w:rsidP="00DF1F88">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A2370B4" w14:textId="77777777" w:rsidR="00DF1F88" w:rsidRDefault="00DF1F88" w:rsidP="00DF1F88">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CA76736" w14:textId="77777777" w:rsidR="00DF1F88" w:rsidRDefault="00DF1F88" w:rsidP="00DF1F88">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D2F307A" w14:textId="77777777" w:rsidR="00DF1F88" w:rsidRDefault="00DF1F88" w:rsidP="00DF1F88">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66637217" w14:textId="77777777" w:rsidR="00DF1F88" w:rsidRDefault="00DF1F88" w:rsidP="00DF1F88">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01CB7EC"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8C88ADD"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84079F" w14:textId="77777777" w:rsidR="00DF1F88" w:rsidRDefault="00DF1F88" w:rsidP="00DF1F88">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64250F3D" w14:textId="77777777" w:rsidR="00DF1F88" w:rsidRDefault="00DF1F88" w:rsidP="00DF1F88">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CC68501" w14:textId="77777777" w:rsidR="00DF1F88" w:rsidRDefault="00DF1F88" w:rsidP="00DF1F88">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66E9679B" w14:textId="77777777" w:rsidR="00DF1F88" w:rsidRDefault="00DF1F88" w:rsidP="00DF1F88">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338830C" w14:textId="77777777" w:rsidR="00DF1F88" w:rsidRDefault="00DF1F88" w:rsidP="00DF1F88">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A081FC0" w14:textId="77777777" w:rsidR="00DF1F88" w:rsidRDefault="00DF1F88" w:rsidP="00DF1F88">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4B6F206" w14:textId="77777777" w:rsidR="00DF1F88" w:rsidRDefault="00DF1F88" w:rsidP="00DF1F88">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696FB1E2" w14:textId="77777777" w:rsidR="00DF1F88" w:rsidRDefault="00DF1F88" w:rsidP="00DF1F88">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D0825E8" w14:textId="77777777" w:rsidR="00DF1F88" w:rsidRPr="00DF1F88" w:rsidRDefault="00DF1F88" w:rsidP="00DF1F88">
      <w:pPr>
        <w:pStyle w:val="Bibliography"/>
        <w:rPr>
          <w:lang w:val="es-ES"/>
        </w:rPr>
      </w:pPr>
      <w:r>
        <w:t xml:space="preserve">Pronk, M., Eleveld, M., &amp; Ledoux, H. (2024). Assessing Vertical Accuracy and Spatial Coverage of ICESat-2 and GEDI Spaceborne Lidar for Creating Global Terrain Models. </w:t>
      </w:r>
      <w:r w:rsidRPr="00DF1F88">
        <w:rPr>
          <w:i/>
          <w:iCs/>
          <w:lang w:val="es-ES"/>
        </w:rPr>
        <w:t>Remote Sensing</w:t>
      </w:r>
      <w:r w:rsidRPr="00DF1F88">
        <w:rPr>
          <w:lang w:val="es-ES"/>
        </w:rPr>
        <w:t xml:space="preserve">, </w:t>
      </w:r>
      <w:r w:rsidRPr="00DF1F88">
        <w:rPr>
          <w:i/>
          <w:iCs/>
          <w:lang w:val="es-ES"/>
        </w:rPr>
        <w:t>16</w:t>
      </w:r>
      <w:r w:rsidRPr="00DF1F88">
        <w:rPr>
          <w:lang w:val="es-ES"/>
        </w:rPr>
        <w:t>(13), 2259. https://doi.org/10.3390/rs16132259</w:t>
      </w:r>
    </w:p>
    <w:p w14:paraId="3CA32A52" w14:textId="77777777" w:rsidR="00DF1F88" w:rsidRDefault="00DF1F88" w:rsidP="00DF1F88">
      <w:pPr>
        <w:pStyle w:val="Bibliography"/>
      </w:pPr>
      <w:r w:rsidRPr="00DF1F88">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5A9B5B23" w14:textId="77777777" w:rsidR="00DF1F88" w:rsidRDefault="00DF1F88" w:rsidP="00DF1F88">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5043545" w14:textId="77777777" w:rsidR="00DF1F88" w:rsidRDefault="00DF1F88" w:rsidP="00DF1F88">
      <w:pPr>
        <w:pStyle w:val="Bibliography"/>
      </w:pPr>
      <w:r>
        <w:t xml:space="preserve">radt0005. (2025). </w:t>
      </w:r>
      <w:r>
        <w:rPr>
          <w:i/>
          <w:iCs/>
        </w:rPr>
        <w:t>FIADB_Direct</w:t>
      </w:r>
      <w:r>
        <w:t xml:space="preserve"> [R]. https://github.com/radt0005/FIADB_Direct (Original work published 2025)</w:t>
      </w:r>
    </w:p>
    <w:p w14:paraId="5D7C4C97" w14:textId="77777777" w:rsidR="00DF1F88" w:rsidRDefault="00DF1F88" w:rsidP="00DF1F88">
      <w:pPr>
        <w:pStyle w:val="Bibliography"/>
      </w:pPr>
      <w:r w:rsidRPr="00DF1F8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0493235C" w14:textId="77777777" w:rsidR="00DF1F88" w:rsidRDefault="00DF1F88" w:rsidP="00DF1F88">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1BC0467B" w14:textId="77777777" w:rsidR="00DF1F88" w:rsidRDefault="00DF1F88" w:rsidP="00DF1F88">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A5CB028" w14:textId="77777777" w:rsidR="00DF1F88" w:rsidRDefault="00DF1F88" w:rsidP="00DF1F88">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10DEAF59" w14:textId="77777777" w:rsidR="00DF1F88" w:rsidRDefault="00DF1F88" w:rsidP="00DF1F88">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9F9A161" w14:textId="77777777" w:rsidR="00DF1F88" w:rsidRDefault="00DF1F88" w:rsidP="00DF1F88">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8B0DAFC" w14:textId="77777777" w:rsidR="00DF1F88" w:rsidRDefault="00DF1F88" w:rsidP="00DF1F88">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03CDB9BC" w14:textId="77777777" w:rsidR="00DF1F88" w:rsidRDefault="00DF1F88" w:rsidP="00DF1F88">
      <w:pPr>
        <w:pStyle w:val="Bibliography"/>
      </w:pPr>
      <w:r>
        <w:t xml:space="preserve">Rossum, G. van, &amp; Drake, F. L. (2010). </w:t>
      </w:r>
      <w:r>
        <w:rPr>
          <w:i/>
          <w:iCs/>
        </w:rPr>
        <w:t>The Python language reference</w:t>
      </w:r>
      <w:r>
        <w:t xml:space="preserve"> (Release 3.0.1 [Repr.]). Python Software Foundation.</w:t>
      </w:r>
    </w:p>
    <w:p w14:paraId="065B2004" w14:textId="77777777" w:rsidR="00DF1F88" w:rsidRDefault="00DF1F88" w:rsidP="00DF1F88">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70E7EE33" w14:textId="77777777" w:rsidR="00DF1F88" w:rsidRDefault="00DF1F88" w:rsidP="00DF1F88">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0CAA15F0" w14:textId="77777777" w:rsidR="00DF1F88" w:rsidRDefault="00DF1F88" w:rsidP="00DF1F88">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741851F4" w14:textId="77777777" w:rsidR="00DF1F88" w:rsidRDefault="00DF1F88" w:rsidP="00DF1F88">
      <w:pPr>
        <w:pStyle w:val="Bibliography"/>
      </w:pPr>
      <w:r>
        <w:t xml:space="preserve">Shtaynberger, J., &amp; Bar, H. (2023). </w:t>
      </w:r>
      <w:r>
        <w:rPr>
          <w:i/>
          <w:iCs/>
        </w:rPr>
        <w:t>Equivalence Testing</w:t>
      </w:r>
      <w:r>
        <w:t>. Cornell Statistical Consulting Unit. https://cscu.cornell.edu/wp-content/uploads/equiv.pdf</w:t>
      </w:r>
    </w:p>
    <w:p w14:paraId="640CFF90" w14:textId="77777777" w:rsidR="00DF1F88" w:rsidRDefault="00DF1F88" w:rsidP="00DF1F88">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1B53650" w14:textId="77777777" w:rsidR="00DF1F88" w:rsidRDefault="00DF1F88" w:rsidP="00DF1F88">
      <w:pPr>
        <w:pStyle w:val="Bibliography"/>
      </w:pPr>
      <w:r w:rsidRPr="00DF1F8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FF196B1" w14:textId="77777777" w:rsidR="00DF1F88" w:rsidRDefault="00DF1F88" w:rsidP="00DF1F88">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722EF943" w14:textId="77777777" w:rsidR="00DF1F88" w:rsidRDefault="00DF1F88" w:rsidP="00DF1F88">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0F1D6E03" w14:textId="77777777" w:rsidR="00DF1F88" w:rsidRDefault="00DF1F88" w:rsidP="00DF1F88">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77122781" w14:textId="77777777" w:rsidR="00DF1F88" w:rsidRDefault="00DF1F88" w:rsidP="00DF1F88">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E826578" w14:textId="77777777" w:rsidR="00DF1F88" w:rsidRDefault="00DF1F88" w:rsidP="00DF1F88">
      <w:pPr>
        <w:pStyle w:val="Bibliography"/>
      </w:pPr>
      <w:r>
        <w:t xml:space="preserve">The pandas development team. (2024). </w:t>
      </w:r>
      <w:r>
        <w:rPr>
          <w:i/>
          <w:iCs/>
        </w:rPr>
        <w:t>pandas-dev/pandas: Pandas</w:t>
      </w:r>
      <w:r>
        <w:t xml:space="preserve"> (Version v2.2.3) [Computer software]. Zenodo. https://doi.org/10.5281/ZENODO.3509134</w:t>
      </w:r>
    </w:p>
    <w:p w14:paraId="3B7B6BC2" w14:textId="77777777" w:rsidR="00DF1F88" w:rsidRDefault="00DF1F88" w:rsidP="00DF1F88">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8E1D00A" w14:textId="77777777" w:rsidR="00DF1F88" w:rsidRDefault="00DF1F88" w:rsidP="00DF1F88">
      <w:pPr>
        <w:pStyle w:val="Bibliography"/>
      </w:pPr>
      <w:r>
        <w:t xml:space="preserve">U.S. Department of Agriculture Forest Service. (2023, January 13). </w:t>
      </w:r>
      <w:r>
        <w:rPr>
          <w:i/>
          <w:iCs/>
        </w:rPr>
        <w:t>Forest Inventory and Analysis</w:t>
      </w:r>
      <w:r>
        <w:t>. Research. https://research.fs.usda.gov/programs/fia</w:t>
      </w:r>
    </w:p>
    <w:p w14:paraId="59F6CBF3" w14:textId="77777777" w:rsidR="00DF1F88" w:rsidRDefault="00DF1F88" w:rsidP="00DF1F88">
      <w:pPr>
        <w:pStyle w:val="Bibliography"/>
      </w:pPr>
      <w:r>
        <w:t xml:space="preserve">U.S. Department of Agriculture Forest Service. (2024). </w:t>
      </w:r>
      <w:r>
        <w:rPr>
          <w:i/>
          <w:iCs/>
        </w:rPr>
        <w:t>The Forest Inventory and Analysis Database User Guide (NFI): Vol. Database Description</w:t>
      </w:r>
      <w:r>
        <w:t>.</w:t>
      </w:r>
    </w:p>
    <w:p w14:paraId="6BFB0B95" w14:textId="77777777" w:rsidR="00DF1F88" w:rsidRDefault="00DF1F88" w:rsidP="00DF1F88">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8F838F6" w14:textId="77777777" w:rsidR="00DF1F88" w:rsidRDefault="00DF1F88" w:rsidP="00DF1F88">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ADE327" w14:textId="77777777" w:rsidR="00DF1F88" w:rsidRDefault="00DF1F88" w:rsidP="00DF1F88">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AF001F7" w14:textId="77777777" w:rsidR="00DF1F88" w:rsidRDefault="00DF1F88" w:rsidP="00DF1F88">
      <w:pPr>
        <w:pStyle w:val="Bibliography"/>
      </w:pPr>
      <w:r>
        <w:t xml:space="preserve">Wild, C. J., &amp; Seber, G. A. F. (2000). The Wilcoxon Test. In </w:t>
      </w:r>
      <w:r>
        <w:rPr>
          <w:i/>
          <w:iCs/>
        </w:rPr>
        <w:t>Chance encounters: A first course in data analysis and inference</w:t>
      </w:r>
      <w:r>
        <w:t xml:space="preserve"> (p. 10). Wiley.</w:t>
      </w:r>
    </w:p>
    <w:p w14:paraId="648866C6" w14:textId="77777777" w:rsidR="00DF1F88" w:rsidRDefault="00DF1F88" w:rsidP="00DF1F88">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FDBB87B" w14:textId="77777777" w:rsidR="00DF1F88" w:rsidRDefault="00DF1F88" w:rsidP="00DF1F88">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0B413EDF" w14:textId="77777777" w:rsidR="00DF1F88" w:rsidRDefault="00DF1F88" w:rsidP="00DF1F88">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6115B1F9" w14:textId="77777777" w:rsidR="00DF1F88" w:rsidRDefault="00DF1F88" w:rsidP="00DF1F88">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185989CE" w14:textId="77777777" w:rsidR="00DF1F88" w:rsidRDefault="00DF1F88" w:rsidP="00DF1F88">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3E087057" w14:textId="77777777" w:rsidR="00DF1F88" w:rsidRDefault="00DF1F88" w:rsidP="00DF1F88">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64CA7E8A" w14:textId="77777777" w:rsidR="00DF1F88" w:rsidRDefault="00DF1F88" w:rsidP="00DF1F88">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4765522B" w14:textId="77777777" w:rsidR="00DF1F88" w:rsidRDefault="00DF1F88" w:rsidP="00DF1F88">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50E13E4" w14:textId="77777777" w:rsidR="00DF1F88" w:rsidRDefault="00DF1F88" w:rsidP="00DF1F88">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81DC441" w14:textId="77777777" w:rsidR="00DF1F88" w:rsidRDefault="00DF1F88" w:rsidP="00DF1F88">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8FED4D2" w14:textId="77777777" w:rsidR="00DF1F88" w:rsidRDefault="00DF1F88" w:rsidP="00DF1F88">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33742A6" w14:textId="77777777" w:rsidR="00DF1F88" w:rsidRDefault="00DF1F88" w:rsidP="00DF1F88">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EF8FE36"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F8697" w14:textId="77777777" w:rsidR="008E3F12" w:rsidRDefault="008E3F12">
      <w:r>
        <w:separator/>
      </w:r>
    </w:p>
  </w:endnote>
  <w:endnote w:type="continuationSeparator" w:id="0">
    <w:p w14:paraId="4F0DF6D1" w14:textId="77777777" w:rsidR="008E3F12" w:rsidRDefault="008E3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3A4D30" w14:textId="77777777" w:rsidR="008E3F12" w:rsidRDefault="008E3F12">
      <w:r>
        <w:separator/>
      </w:r>
    </w:p>
  </w:footnote>
  <w:footnote w:type="continuationSeparator" w:id="0">
    <w:p w14:paraId="2F449696" w14:textId="77777777" w:rsidR="008E3F12" w:rsidRDefault="008E3F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7110"/>
    <w:rsid w:val="0008020F"/>
    <w:rsid w:val="00082C51"/>
    <w:rsid w:val="0008494A"/>
    <w:rsid w:val="0008790D"/>
    <w:rsid w:val="000914F1"/>
    <w:rsid w:val="000930D1"/>
    <w:rsid w:val="000A51F0"/>
    <w:rsid w:val="000A701C"/>
    <w:rsid w:val="000B377E"/>
    <w:rsid w:val="000B4BCD"/>
    <w:rsid w:val="000D185C"/>
    <w:rsid w:val="000D197D"/>
    <w:rsid w:val="000D2EDB"/>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328F"/>
    <w:rsid w:val="00203A5F"/>
    <w:rsid w:val="00211A2F"/>
    <w:rsid w:val="00214907"/>
    <w:rsid w:val="00216F5C"/>
    <w:rsid w:val="002309D3"/>
    <w:rsid w:val="002310A0"/>
    <w:rsid w:val="0024481A"/>
    <w:rsid w:val="00250E14"/>
    <w:rsid w:val="0025402D"/>
    <w:rsid w:val="00254B5D"/>
    <w:rsid w:val="002652C5"/>
    <w:rsid w:val="00265EDC"/>
    <w:rsid w:val="00266F86"/>
    <w:rsid w:val="00270139"/>
    <w:rsid w:val="00272985"/>
    <w:rsid w:val="0027349A"/>
    <w:rsid w:val="002823E0"/>
    <w:rsid w:val="00283073"/>
    <w:rsid w:val="00287510"/>
    <w:rsid w:val="002A03A2"/>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2CA1"/>
    <w:rsid w:val="003B5413"/>
    <w:rsid w:val="003B61B5"/>
    <w:rsid w:val="003C0468"/>
    <w:rsid w:val="003C04FA"/>
    <w:rsid w:val="003C2C51"/>
    <w:rsid w:val="003C57F0"/>
    <w:rsid w:val="003D1036"/>
    <w:rsid w:val="003D5E6B"/>
    <w:rsid w:val="003E08E0"/>
    <w:rsid w:val="003E5D6A"/>
    <w:rsid w:val="003E7631"/>
    <w:rsid w:val="003F1B15"/>
    <w:rsid w:val="0040179C"/>
    <w:rsid w:val="004113E2"/>
    <w:rsid w:val="00415D98"/>
    <w:rsid w:val="0041788B"/>
    <w:rsid w:val="004216C4"/>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5FF2"/>
    <w:rsid w:val="004C6C4F"/>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E1B17"/>
    <w:rsid w:val="005F39AC"/>
    <w:rsid w:val="006020A9"/>
    <w:rsid w:val="00607EE2"/>
    <w:rsid w:val="00617E55"/>
    <w:rsid w:val="0062222A"/>
    <w:rsid w:val="0062229A"/>
    <w:rsid w:val="00623B53"/>
    <w:rsid w:val="0062761C"/>
    <w:rsid w:val="00632552"/>
    <w:rsid w:val="006410E6"/>
    <w:rsid w:val="00641BA5"/>
    <w:rsid w:val="006422DB"/>
    <w:rsid w:val="006430EE"/>
    <w:rsid w:val="0065191E"/>
    <w:rsid w:val="0068343D"/>
    <w:rsid w:val="00683ECA"/>
    <w:rsid w:val="00696FFF"/>
    <w:rsid w:val="006A3BEB"/>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6CC5"/>
    <w:rsid w:val="0070152C"/>
    <w:rsid w:val="00702F59"/>
    <w:rsid w:val="007034E2"/>
    <w:rsid w:val="00722C3E"/>
    <w:rsid w:val="00765452"/>
    <w:rsid w:val="007672A1"/>
    <w:rsid w:val="00771EB8"/>
    <w:rsid w:val="00781C86"/>
    <w:rsid w:val="00785C87"/>
    <w:rsid w:val="00787118"/>
    <w:rsid w:val="00792919"/>
    <w:rsid w:val="007A0BD5"/>
    <w:rsid w:val="007A5B47"/>
    <w:rsid w:val="007B42C1"/>
    <w:rsid w:val="007C0F9E"/>
    <w:rsid w:val="007D1786"/>
    <w:rsid w:val="007D3ACA"/>
    <w:rsid w:val="007D51DE"/>
    <w:rsid w:val="007E51C6"/>
    <w:rsid w:val="007F755C"/>
    <w:rsid w:val="008060E4"/>
    <w:rsid w:val="00806DA9"/>
    <w:rsid w:val="00820ACB"/>
    <w:rsid w:val="0082222D"/>
    <w:rsid w:val="00825129"/>
    <w:rsid w:val="00850462"/>
    <w:rsid w:val="008611C4"/>
    <w:rsid w:val="00863212"/>
    <w:rsid w:val="00863538"/>
    <w:rsid w:val="008638FC"/>
    <w:rsid w:val="008662EF"/>
    <w:rsid w:val="00870852"/>
    <w:rsid w:val="008779DD"/>
    <w:rsid w:val="008845FE"/>
    <w:rsid w:val="00884DE5"/>
    <w:rsid w:val="00891D82"/>
    <w:rsid w:val="008A7468"/>
    <w:rsid w:val="008C2262"/>
    <w:rsid w:val="008E3F12"/>
    <w:rsid w:val="008F249C"/>
    <w:rsid w:val="008F71F3"/>
    <w:rsid w:val="009005FB"/>
    <w:rsid w:val="00911389"/>
    <w:rsid w:val="00911CD7"/>
    <w:rsid w:val="009155A8"/>
    <w:rsid w:val="00930A99"/>
    <w:rsid w:val="009343D6"/>
    <w:rsid w:val="00945A02"/>
    <w:rsid w:val="00955B2F"/>
    <w:rsid w:val="0096026D"/>
    <w:rsid w:val="009623B9"/>
    <w:rsid w:val="009647E5"/>
    <w:rsid w:val="00966B8C"/>
    <w:rsid w:val="009728E5"/>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64BB"/>
    <w:rsid w:val="00A36E96"/>
    <w:rsid w:val="00A4179D"/>
    <w:rsid w:val="00A5295D"/>
    <w:rsid w:val="00A53532"/>
    <w:rsid w:val="00A67663"/>
    <w:rsid w:val="00A712AA"/>
    <w:rsid w:val="00A72C29"/>
    <w:rsid w:val="00A831F0"/>
    <w:rsid w:val="00A85759"/>
    <w:rsid w:val="00A87895"/>
    <w:rsid w:val="00A92D02"/>
    <w:rsid w:val="00A96568"/>
    <w:rsid w:val="00A973B4"/>
    <w:rsid w:val="00A9771C"/>
    <w:rsid w:val="00AA2292"/>
    <w:rsid w:val="00AA3866"/>
    <w:rsid w:val="00AA7039"/>
    <w:rsid w:val="00AB018F"/>
    <w:rsid w:val="00AB0F80"/>
    <w:rsid w:val="00AC0C22"/>
    <w:rsid w:val="00AC10D0"/>
    <w:rsid w:val="00AD3843"/>
    <w:rsid w:val="00AD6039"/>
    <w:rsid w:val="00AD73AF"/>
    <w:rsid w:val="00AF48AB"/>
    <w:rsid w:val="00B01ADA"/>
    <w:rsid w:val="00B02E32"/>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1401"/>
    <w:rsid w:val="00BA4C7A"/>
    <w:rsid w:val="00BA50EB"/>
    <w:rsid w:val="00BB77A8"/>
    <w:rsid w:val="00BC1FA7"/>
    <w:rsid w:val="00BD3F1F"/>
    <w:rsid w:val="00BD79AB"/>
    <w:rsid w:val="00C02426"/>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5A"/>
    <w:rsid w:val="00D47227"/>
    <w:rsid w:val="00D62110"/>
    <w:rsid w:val="00D64EAF"/>
    <w:rsid w:val="00D66D45"/>
    <w:rsid w:val="00D7446C"/>
    <w:rsid w:val="00D8335E"/>
    <w:rsid w:val="00D8531F"/>
    <w:rsid w:val="00D85423"/>
    <w:rsid w:val="00D8601B"/>
    <w:rsid w:val="00D87020"/>
    <w:rsid w:val="00D962E2"/>
    <w:rsid w:val="00D97AA2"/>
    <w:rsid w:val="00DB265E"/>
    <w:rsid w:val="00DB4CAE"/>
    <w:rsid w:val="00DB5890"/>
    <w:rsid w:val="00DB68A2"/>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5D76"/>
    <w:rsid w:val="00F26591"/>
    <w:rsid w:val="00F351E3"/>
    <w:rsid w:val="00F52132"/>
    <w:rsid w:val="00F54DA5"/>
    <w:rsid w:val="00F6134D"/>
    <w:rsid w:val="00F676DA"/>
    <w:rsid w:val="00F721CD"/>
    <w:rsid w:val="00F73972"/>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0D8D64FA-8557-4457-92C3-B89D57EF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886914270">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11878094">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103037146">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13775121">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630980883">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47845324">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687414956">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057568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863399211">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55471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613757884">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7189799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1324510457">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2248858">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28977603">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064462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586886996">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33387046">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390663008">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22026528">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1</TotalTime>
  <Pages>157</Pages>
  <Words>73235</Words>
  <Characters>417445</Characters>
  <Application>Microsoft Office Word</Application>
  <DocSecurity>0</DocSecurity>
  <Lines>3478</Lines>
  <Paragraphs>979</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9701</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65</cp:revision>
  <cp:lastPrinted>2025-04-28T16:13:00Z</cp:lastPrinted>
  <dcterms:created xsi:type="dcterms:W3CDTF">2025-05-08T14:22:00Z</dcterms:created>
  <dcterms:modified xsi:type="dcterms:W3CDTF">2025-05-2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F3bxna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